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A5DDDB" w14:textId="77777777" w:rsidR="00E81978" w:rsidRDefault="00452A49">
      <w:pPr>
        <w:pStyle w:val="Title"/>
      </w:pPr>
      <w:r>
        <w:t>The Earth</w:t>
      </w:r>
    </w:p>
    <w:p w14:paraId="6C3D18A9" w14:textId="77777777" w:rsidR="00B823AA" w:rsidRDefault="00B823AA" w:rsidP="00B823AA">
      <w:pPr>
        <w:pStyle w:val="Title2"/>
      </w:pPr>
    </w:p>
    <w:p w14:paraId="7EE80034" w14:textId="77777777" w:rsidR="00E81978" w:rsidRDefault="00E81978" w:rsidP="00B823AA">
      <w:pPr>
        <w:pStyle w:val="Title2"/>
      </w:pPr>
    </w:p>
    <w:p w14:paraId="255CD1FD" w14:textId="77777777" w:rsidR="003F5409" w:rsidRDefault="003F5409" w:rsidP="00B823AA">
      <w:pPr>
        <w:pStyle w:val="Title2"/>
      </w:pPr>
    </w:p>
    <w:p w14:paraId="74F09D91" w14:textId="77777777" w:rsidR="003F5409" w:rsidRDefault="003F5409" w:rsidP="00B823AA">
      <w:pPr>
        <w:pStyle w:val="Title2"/>
      </w:pPr>
    </w:p>
    <w:p w14:paraId="4DD9A887" w14:textId="77777777" w:rsidR="003F5409" w:rsidRDefault="003F5409" w:rsidP="00B823AA">
      <w:pPr>
        <w:pStyle w:val="Title2"/>
      </w:pPr>
    </w:p>
    <w:p w14:paraId="32232FC4" w14:textId="77777777" w:rsidR="003F5409" w:rsidRDefault="003F5409" w:rsidP="00B823AA">
      <w:pPr>
        <w:pStyle w:val="Title2"/>
      </w:pPr>
    </w:p>
    <w:p w14:paraId="0AEC3B30" w14:textId="77777777" w:rsidR="003F5409" w:rsidRDefault="003F5409" w:rsidP="00B823AA">
      <w:pPr>
        <w:pStyle w:val="Title2"/>
      </w:pPr>
    </w:p>
    <w:p w14:paraId="23A750C5" w14:textId="77777777" w:rsidR="003F5409" w:rsidRDefault="003F5409" w:rsidP="00B823AA">
      <w:pPr>
        <w:pStyle w:val="Title2"/>
      </w:pPr>
    </w:p>
    <w:p w14:paraId="64D24F1C" w14:textId="77777777" w:rsidR="003F5409" w:rsidRDefault="003F5409" w:rsidP="00B823AA">
      <w:pPr>
        <w:pStyle w:val="Title2"/>
      </w:pPr>
    </w:p>
    <w:p w14:paraId="7331D231" w14:textId="77777777" w:rsidR="003F5409" w:rsidRDefault="003F5409" w:rsidP="00B823AA">
      <w:pPr>
        <w:pStyle w:val="Title2"/>
      </w:pPr>
    </w:p>
    <w:p w14:paraId="595986A7" w14:textId="77777777" w:rsidR="003F5409" w:rsidRDefault="003F5409" w:rsidP="00B823AA">
      <w:pPr>
        <w:pStyle w:val="Title2"/>
      </w:pPr>
    </w:p>
    <w:p w14:paraId="5A8FA163" w14:textId="77777777" w:rsidR="003F5409" w:rsidRDefault="003F5409" w:rsidP="00B823AA">
      <w:pPr>
        <w:pStyle w:val="Title2"/>
      </w:pPr>
    </w:p>
    <w:p w14:paraId="532F424F" w14:textId="77777777" w:rsidR="003F5409" w:rsidRDefault="003F5409" w:rsidP="00B823AA">
      <w:pPr>
        <w:pStyle w:val="Title2"/>
      </w:pPr>
    </w:p>
    <w:p w14:paraId="570FA764" w14:textId="77777777" w:rsidR="003F5409" w:rsidRDefault="003F5409" w:rsidP="00B823AA">
      <w:pPr>
        <w:pStyle w:val="Title2"/>
      </w:pPr>
    </w:p>
    <w:p w14:paraId="0E95873D" w14:textId="77777777" w:rsidR="003F5409" w:rsidRDefault="003F5409" w:rsidP="00B823AA">
      <w:pPr>
        <w:pStyle w:val="Title2"/>
      </w:pPr>
    </w:p>
    <w:p w14:paraId="1971F5D2" w14:textId="77777777" w:rsidR="003F5409" w:rsidRDefault="003F5409" w:rsidP="00B823AA">
      <w:pPr>
        <w:pStyle w:val="Title2"/>
      </w:pPr>
    </w:p>
    <w:p w14:paraId="43F037C8" w14:textId="77777777" w:rsidR="003F5409" w:rsidRDefault="003F5409" w:rsidP="00B823AA">
      <w:pPr>
        <w:pStyle w:val="Title2"/>
      </w:pPr>
    </w:p>
    <w:p w14:paraId="7198B9DD" w14:textId="77777777" w:rsidR="003F5409" w:rsidRDefault="003F5409" w:rsidP="00B823AA">
      <w:pPr>
        <w:pStyle w:val="Title2"/>
      </w:pPr>
    </w:p>
    <w:p w14:paraId="0B1F34B2" w14:textId="77777777" w:rsidR="00F36130" w:rsidRDefault="00452A49" w:rsidP="00F30512">
      <w:pPr>
        <w:pStyle w:val="Heading1"/>
      </w:pPr>
      <w:r>
        <w:lastRenderedPageBreak/>
        <w:t>Introduction</w:t>
      </w:r>
    </w:p>
    <w:p w14:paraId="4735493C" w14:textId="0F6FF8BC" w:rsidR="004936D6" w:rsidRDefault="00452A49" w:rsidP="003C2491">
      <w:r>
        <w:t xml:space="preserve">The planet Earth is one of many planets </w:t>
      </w:r>
      <w:r w:rsidR="004754DA">
        <w:t>that</w:t>
      </w:r>
      <w:r>
        <w:t xml:space="preserve"> supports the life conditions for human beings. From times, the humans have been able to explore the limits of Earth, there is an incessant debate about its apparent structure. Some</w:t>
      </w:r>
      <w:bookmarkStart w:id="0" w:name="_GoBack"/>
      <w:bookmarkEnd w:id="0"/>
      <w:r>
        <w:t xml:space="preserve"> claim</w:t>
      </w:r>
      <w:r w:rsidR="003F5C61">
        <w:t xml:space="preserve"> that the Earth, which humans inhibit  is </w:t>
      </w:r>
      <w:r>
        <w:t>flat and some believe that</w:t>
      </w:r>
      <w:r w:rsidR="003F5C61">
        <w:t xml:space="preserve"> the</w:t>
      </w:r>
      <w:r w:rsidR="00B05E49">
        <w:t xml:space="preserve"> E</w:t>
      </w:r>
      <w:r>
        <w:t>arth</w:t>
      </w:r>
      <w:r w:rsidR="003F5C61">
        <w:t xml:space="preserve"> is spherical</w:t>
      </w:r>
      <w:r w:rsidR="009E1CAD">
        <w:t xml:space="preserve"> </w:t>
      </w:r>
      <w:r w:rsidR="009E1CAD">
        <w:fldChar w:fldCharType="begin"/>
      </w:r>
      <w:r w:rsidR="009E1CAD">
        <w:instrText xml:space="preserve"> ADDIN ZOTERO_ITEM CSL_CITATION {"citationID":"ISAqF4f2","properties":{"formattedCitation":"(Cohen, 2016)","plainCitation":"(Cohen, 2016)","noteIndex":0},"citationItems":[{"id":710,"uris":["http://zotero.org/users/local/s8f0QVnP/items/8RECNVWM"],"uri":["http://zotero.org/users/local/s8f0QVnP/items/8RECNVWM"],"itemData":{"id":710,"type":"chapter","title":"The earth is round (p&lt;. 05)","container-title":"What if there were no significance tests?","publisher":"Routledge","page":"69–82","source":"Google Scholar","author":[{"family":"Cohen","given":"Jacob"}],"issued":{"date-parts":[["2016"]]}}}],"schema":"https://github.com/citation-style-language/schema/raw/master/csl-citation.json"} </w:instrText>
      </w:r>
      <w:r w:rsidR="009E1CAD">
        <w:fldChar w:fldCharType="separate"/>
      </w:r>
      <w:r w:rsidR="009E1CAD" w:rsidRPr="009E1CAD">
        <w:rPr>
          <w:rFonts w:ascii="Times New Roman" w:hAnsi="Times New Roman" w:cs="Times New Roman"/>
        </w:rPr>
        <w:t>(Cohen, 2016)</w:t>
      </w:r>
      <w:r w:rsidR="009E1CAD">
        <w:fldChar w:fldCharType="end"/>
      </w:r>
      <w:r>
        <w:t>.</w:t>
      </w:r>
      <w:r w:rsidR="00B05E49">
        <w:t xml:space="preserve"> They both present interesting and thought</w:t>
      </w:r>
      <w:r w:rsidR="004754DA">
        <w:t>-</w:t>
      </w:r>
      <w:r w:rsidR="00B05E49">
        <w:t xml:space="preserve">provoking ideas, some of which are even scientifically proved. </w:t>
      </w:r>
      <w:r w:rsidR="004160C9">
        <w:t>In view of the discoveries made t</w:t>
      </w:r>
      <w:r w:rsidR="004754DA">
        <w:t>o</w:t>
      </w:r>
      <w:r w:rsidR="004160C9">
        <w:t xml:space="preserve"> date, it is very much understandable</w:t>
      </w:r>
      <w:r w:rsidR="00086E9E">
        <w:t xml:space="preserve"> that</w:t>
      </w:r>
      <w:r w:rsidR="00FA159E">
        <w:t xml:space="preserve"> those who believe the Earth is round outweigh</w:t>
      </w:r>
      <w:r w:rsidR="004754DA">
        <w:t>ed</w:t>
      </w:r>
      <w:r w:rsidR="00FA159E">
        <w:t xml:space="preserve"> those who think </w:t>
      </w:r>
      <w:r w:rsidR="00171DBC">
        <w:t xml:space="preserve">the </w:t>
      </w:r>
      <w:r w:rsidR="00FA159E">
        <w:t>other way around.</w:t>
      </w:r>
      <w:r w:rsidR="00171DBC">
        <w:t xml:space="preserve"> There exist many instances to prove this fact.</w:t>
      </w:r>
      <w:r w:rsidR="00825E63">
        <w:t xml:space="preserve"> For example, the simplest and most observable example is humans’ articulation of the solar system</w:t>
      </w:r>
      <w:r w:rsidR="00171DBC">
        <w:t>, which is based on the presumption that the Earth is round</w:t>
      </w:r>
      <w:r w:rsidR="009E1CAD">
        <w:t xml:space="preserve"> </w:t>
      </w:r>
      <w:r w:rsidR="009E1CAD">
        <w:fldChar w:fldCharType="begin"/>
      </w:r>
      <w:r w:rsidR="009E1CAD">
        <w:instrText xml:space="preserve"> ADDIN ZOTERO_ITEM CSL_CITATION {"citationID":"1Js0doaI","properties":{"formattedCitation":"(Cohen, 2016)","plainCitation":"(Cohen, 2016)","noteIndex":0},"citationItems":[{"id":710,"uris":["http://zotero.org/users/local/s8f0QVnP/items/8RECNVWM"],"uri":["http://zotero.org/users/local/s8f0QVnP/items/8RECNVWM"],"itemData":{"id":710,"type":"chapter","title":"The earth is round (p&lt;. 05)","container-title":"What if there were no significance tests?","publisher":"Routledge","page":"69–82","source":"Google Scholar","author":[{"family":"Cohen","given":"Jacob"}],"issued":{"date-parts":[["2016"]]}}}],"schema":"https://github.com/citation-style-language/schema/raw/master/csl-citation.json"} </w:instrText>
      </w:r>
      <w:r w:rsidR="009E1CAD">
        <w:fldChar w:fldCharType="separate"/>
      </w:r>
      <w:r w:rsidR="009E1CAD" w:rsidRPr="009E1CAD">
        <w:rPr>
          <w:rFonts w:ascii="Times New Roman" w:hAnsi="Times New Roman" w:cs="Times New Roman"/>
        </w:rPr>
        <w:t>(Cohen, 2016)</w:t>
      </w:r>
      <w:r w:rsidR="009E1CAD">
        <w:fldChar w:fldCharType="end"/>
      </w:r>
      <w:r w:rsidR="00171DBC">
        <w:t>.</w:t>
      </w:r>
      <w:r w:rsidR="00825E63">
        <w:t xml:space="preserve"> </w:t>
      </w:r>
      <w:r w:rsidR="0092014B">
        <w:t xml:space="preserve">Considering the scientific discoveries and the debates surrounding the Earth’s structure, it is arguably right that Earth is spherical and not flat. </w:t>
      </w:r>
    </w:p>
    <w:p w14:paraId="624761F4" w14:textId="77777777" w:rsidR="0092014B" w:rsidRDefault="00452A49" w:rsidP="0092014B">
      <w:pPr>
        <w:pStyle w:val="Heading1"/>
      </w:pPr>
      <w:r>
        <w:t>Analysis of the flat or spherical claims</w:t>
      </w:r>
    </w:p>
    <w:p w14:paraId="6785C1B4" w14:textId="77777777" w:rsidR="0092014B" w:rsidRDefault="00452A49" w:rsidP="00F30512">
      <w:r>
        <w:t xml:space="preserve">Earth is the only planet </w:t>
      </w:r>
      <w:r w:rsidR="004754DA">
        <w:t>that</w:t>
      </w:r>
      <w:r>
        <w:t xml:space="preserve"> contains life supporting conditions. </w:t>
      </w:r>
      <w:r w:rsidR="00D247BB">
        <w:t xml:space="preserve">The solar system which humans have been able to discover so far has resulted in believing </w:t>
      </w:r>
      <w:r w:rsidR="004754DA">
        <w:t>i</w:t>
      </w:r>
      <w:r w:rsidR="00D247BB">
        <w:t xml:space="preserve">n the presumption that the Earth (as we know today) was formed around 4.5 billion years ago. The existence of </w:t>
      </w:r>
      <w:r w:rsidR="004754DA">
        <w:t xml:space="preserve">the </w:t>
      </w:r>
      <w:r w:rsidR="00D247BB">
        <w:t>moon also date</w:t>
      </w:r>
      <w:r w:rsidR="004754DA">
        <w:t>s</w:t>
      </w:r>
      <w:r w:rsidR="00D247BB">
        <w:t xml:space="preserve"> back to the same time frame. </w:t>
      </w:r>
    </w:p>
    <w:p w14:paraId="1164FE18" w14:textId="77777777" w:rsidR="00EC0FBF" w:rsidRPr="000D4352" w:rsidRDefault="00452A49" w:rsidP="000D4352">
      <w:r>
        <w:rPr>
          <w:rStyle w:val="Heading2Char"/>
        </w:rPr>
        <w:t>How</w:t>
      </w:r>
      <w:r w:rsidR="00D247BB" w:rsidRPr="00D247BB">
        <w:rPr>
          <w:rStyle w:val="Heading2Char"/>
        </w:rPr>
        <w:t xml:space="preserve"> the Earth is </w:t>
      </w:r>
      <w:r w:rsidR="001702BC">
        <w:rPr>
          <w:rStyle w:val="Heading2Char"/>
        </w:rPr>
        <w:t>spherical</w:t>
      </w:r>
      <w:r w:rsidR="00D247BB" w:rsidRPr="00D247BB">
        <w:rPr>
          <w:rStyle w:val="Heading2Char"/>
        </w:rPr>
        <w:t>?</w:t>
      </w:r>
      <w:r w:rsidR="00D247BB">
        <w:t xml:space="preserve"> There are many facts </w:t>
      </w:r>
      <w:r w:rsidR="004754DA">
        <w:t>that</w:t>
      </w:r>
      <w:r w:rsidR="00D247BB">
        <w:t xml:space="preserve"> suggest the claim that the Earth is </w:t>
      </w:r>
      <w:r w:rsidR="001702BC">
        <w:t>spherical</w:t>
      </w:r>
      <w:r w:rsidR="00D247BB">
        <w:t>. In fac</w:t>
      </w:r>
      <w:r w:rsidR="001702BC">
        <w:t>t</w:t>
      </w:r>
      <w:r w:rsidR="00D247BB">
        <w:t>, human discoveries</w:t>
      </w:r>
      <w:r w:rsidR="001702BC">
        <w:t xml:space="preserve"> from day one ha</w:t>
      </w:r>
      <w:r w:rsidR="004754DA">
        <w:t>ve</w:t>
      </w:r>
      <w:r w:rsidR="001702BC">
        <w:t xml:space="preserve"> helped in concreting this narrative. Since NASA has been able to image Earth from space, the movement of clouds, the water pattern, and the creation of an imagery equator suggest that the Earth is spherical</w:t>
      </w:r>
      <w:r w:rsidR="00892E6C">
        <w:t xml:space="preserve">. </w:t>
      </w:r>
      <w:r w:rsidR="00892E6C">
        <w:rPr>
          <w:rFonts w:ascii="Arial" w:eastAsia="Times New Roman" w:hAnsi="Arial" w:cs="Arial"/>
          <w:b/>
          <w:bCs/>
          <w:color w:val="111111"/>
          <w:kern w:val="0"/>
          <w:lang w:val="en-AU" w:eastAsia="en-AU"/>
        </w:rPr>
        <w:t xml:space="preserve"> </w:t>
      </w:r>
      <w:r w:rsidR="00892E6C">
        <w:t>I</w:t>
      </w:r>
      <w:r w:rsidR="00892E6C" w:rsidRPr="00892E6C">
        <w:t>n the southern hemisphere at night</w:t>
      </w:r>
      <w:r w:rsidR="00892E6C">
        <w:t>, one can observe</w:t>
      </w:r>
      <w:r w:rsidR="00892E6C" w:rsidRPr="00892E6C">
        <w:t xml:space="preserve"> the south celestial pole with</w:t>
      </w:r>
      <w:r w:rsidR="00892E6C">
        <w:t xml:space="preserve"> the stars appear</w:t>
      </w:r>
      <w:r w:rsidR="00892E6C" w:rsidRPr="00892E6C">
        <w:t>ing</w:t>
      </w:r>
      <w:r w:rsidR="00892E6C">
        <w:t xml:space="preserve"> to rotate clockwise around it</w:t>
      </w:r>
      <w:r w:rsidR="009E1CAD">
        <w:t xml:space="preserve"> </w:t>
      </w:r>
      <w:r w:rsidR="009E1CAD">
        <w:fldChar w:fldCharType="begin"/>
      </w:r>
      <w:r w:rsidR="009E1CAD">
        <w:instrText xml:space="preserve"> ADDIN ZOTERO_ITEM CSL_CITATION {"citationID":"gV5XBnhl","properties":{"formattedCitation":"(Marshall, 2015)","plainCitation":"(Marshall, 2015)","noteIndex":0},"citationItems":[{"id":714,"uris":["http://zotero.org/users/local/s8f0QVnP/items/NNWQ8DSM"],"uri":["http://zotero.org/users/local/s8f0QVnP/items/NNWQ8DSM"],"itemData":{"id":714,"type":"book","title":"Nature's Web: Rethinking Our Place on Earth: Rethinking Our Place on Earth","publisher":"Routledge","source":"Google Scholar","title-short":"Nature's Web","author":[{"family":"Marshall","given":"Peter"}],"issued":{"date-parts":[["2015"]]}}}],"schema":"https://github.com/citation-style-language/schema/raw/master/csl-citation.json"} </w:instrText>
      </w:r>
      <w:r w:rsidR="009E1CAD">
        <w:fldChar w:fldCharType="separate"/>
      </w:r>
      <w:r w:rsidR="009E1CAD" w:rsidRPr="009E1CAD">
        <w:rPr>
          <w:rFonts w:ascii="Times New Roman" w:hAnsi="Times New Roman" w:cs="Times New Roman"/>
        </w:rPr>
        <w:t>(Marshall, 2015)</w:t>
      </w:r>
      <w:r w:rsidR="009E1CAD">
        <w:fldChar w:fldCharType="end"/>
      </w:r>
      <w:r w:rsidR="00892E6C">
        <w:t>. It is</w:t>
      </w:r>
      <w:r w:rsidR="00892E6C" w:rsidRPr="00892E6C">
        <w:t xml:space="preserve"> always due south no matter where in the </w:t>
      </w:r>
      <w:r w:rsidR="00892E6C" w:rsidRPr="00892E6C">
        <w:lastRenderedPageBreak/>
        <w:t xml:space="preserve">southern hemisphere </w:t>
      </w:r>
      <w:r w:rsidR="00892E6C">
        <w:t xml:space="preserve">one is </w:t>
      </w:r>
      <w:r w:rsidR="00892E6C" w:rsidRPr="00892E6C">
        <w:t>viewing it from, and it can be viewed from more than one country at a time</w:t>
      </w:r>
      <w:r>
        <w:t xml:space="preserve"> </w:t>
      </w:r>
      <w:r w:rsidR="00892E6C" w:rsidRPr="00892E6C">
        <w:t xml:space="preserve">simultaneously, due south from both countries, with the same stars appearing to rotate clockwise around it. </w:t>
      </w:r>
      <w:r w:rsidR="00892E6C">
        <w:t xml:space="preserve">Another reason is the </w:t>
      </w:r>
      <w:r w:rsidR="00892E6C" w:rsidRPr="00892E6C">
        <w:t>elevation of the celestial pole above the horizon</w:t>
      </w:r>
      <w:r w:rsidR="00892E6C">
        <w:t xml:space="preserve">, which </w:t>
      </w:r>
      <w:r w:rsidR="00892E6C" w:rsidRPr="00892E6C">
        <w:t xml:space="preserve">is always equal to how many degrees south of the equator </w:t>
      </w:r>
      <w:r w:rsidR="00892E6C">
        <w:t>anyone view</w:t>
      </w:r>
      <w:r w:rsidR="004754DA">
        <w:t>s</w:t>
      </w:r>
      <w:r w:rsidR="00892E6C" w:rsidRPr="00892E6C">
        <w:t xml:space="preserve"> it from</w:t>
      </w:r>
      <w:r w:rsidR="00892E6C">
        <w:t>.</w:t>
      </w:r>
      <w:r w:rsidR="00892E6C" w:rsidRPr="00892E6C">
        <w:t xml:space="preserve"> The same is true in an opposite sense for the north celestial pole (Polaris) in the northern hemisphere, the angle of which it appears above the horizon is always equal to how many degrees north of the equator </w:t>
      </w:r>
      <w:r w:rsidR="00892E6C">
        <w:t>one views</w:t>
      </w:r>
      <w:r>
        <w:t xml:space="preserve"> it from</w:t>
      </w:r>
      <w:r w:rsidR="009E1CAD">
        <w:t xml:space="preserve"> </w:t>
      </w:r>
      <w:r w:rsidR="009E1CAD">
        <w:fldChar w:fldCharType="begin"/>
      </w:r>
      <w:r w:rsidR="009E1CAD">
        <w:instrText xml:space="preserve"> ADDIN ZOTERO_ITEM CSL_CITATION {"citationID":"Wp0JJgHg","properties":{"formattedCitation":"(Marshall, 2015)","plainCitation":"(Marshall, 2015)","noteIndex":0},"citationItems":[{"id":714,"uris":["http://zotero.org/users/local/s8f0QVnP/items/NNWQ8DSM"],"uri":["http://zotero.org/users/local/s8f0QVnP/items/NNWQ8DSM"],"itemData":{"id":714,"type":"book","title":"Nature's Web: Rethinking Our Place on Earth: Rethinking Our Place on Earth","publisher":"Routledge","source":"Google Scholar","title-short":"Nature's Web","author":[{"family":"Marshall","given":"Peter"}],"issued":{"date-parts":[["2015"]]}}}],"schema":"https://github.com/citation-style-language/schema/raw/master/csl-citation.json"} </w:instrText>
      </w:r>
      <w:r w:rsidR="009E1CAD">
        <w:fldChar w:fldCharType="separate"/>
      </w:r>
      <w:r w:rsidR="009E1CAD" w:rsidRPr="009E1CAD">
        <w:rPr>
          <w:rFonts w:ascii="Times New Roman" w:hAnsi="Times New Roman" w:cs="Times New Roman"/>
        </w:rPr>
        <w:t>(Marshall, 2015)</w:t>
      </w:r>
      <w:r w:rsidR="009E1CAD">
        <w:fldChar w:fldCharType="end"/>
      </w:r>
      <w:r>
        <w:t>.</w:t>
      </w:r>
    </w:p>
    <w:p w14:paraId="6A74A12E" w14:textId="77777777" w:rsidR="00EC0FBF" w:rsidRDefault="00452A49" w:rsidP="000D4352">
      <w:r w:rsidRPr="000D4352">
        <w:t xml:space="preserve">Some of </w:t>
      </w:r>
      <w:r w:rsidR="004754DA">
        <w:t xml:space="preserve">the </w:t>
      </w:r>
      <w:r w:rsidRPr="000D4352">
        <w:t>more important facts to authenticate, the spherical earth claim comes from Aristotle who pointed out in De Caleo that there exist stars which are high in the sky in some parts of the world and at the same time very close to the horizon (or even invisible) in other parts of the world. He also worked on studying the shadow of the Earth on the moon during a lunar eclipse, which appeared as the arc of a circle. A century later, Eratosthenes attempted to calculate the circumference of the Earth by using the position of Sun on the Earth’s surface</w:t>
      </w:r>
      <w:r w:rsidR="009E1CAD">
        <w:t xml:space="preserve"> </w:t>
      </w:r>
      <w:r w:rsidR="009E1CAD">
        <w:fldChar w:fldCharType="begin"/>
      </w:r>
      <w:r w:rsidR="009E1CAD">
        <w:instrText xml:space="preserve"> ADDIN ZOTERO_ITEM CSL_CITATION {"citationID":"jQ4UXm7K","properties":{"formattedCitation":"(Marshall, 2015)","plainCitation":"(Marshall, 2015)","noteIndex":0},"citationItems":[{"id":714,"uris":["http://zotero.org/users/local/s8f0QVnP/items/NNWQ8DSM"],"uri":["http://zotero.org/users/local/s8f0QVnP/items/NNWQ8DSM"],"itemData":{"id":714,"type":"book","title":"Nature's Web: Rethinking Our Place on Earth: Rethinking Our Place on Earth","publisher":"Routledge","source":"Google Scholar","title-short":"Nature's Web","author":[{"family":"Marshall","given":"Peter"}],"issued":{"date-parts":[["2015"]]}}}],"schema":"https://github.com/citation-style-language/schema/raw/master/csl-citation.json"} </w:instrText>
      </w:r>
      <w:r w:rsidR="009E1CAD">
        <w:fldChar w:fldCharType="separate"/>
      </w:r>
      <w:r w:rsidR="009E1CAD" w:rsidRPr="009E1CAD">
        <w:rPr>
          <w:rFonts w:ascii="Times New Roman" w:hAnsi="Times New Roman" w:cs="Times New Roman"/>
        </w:rPr>
        <w:t>(Marshall, 2015)</w:t>
      </w:r>
      <w:r w:rsidR="009E1CAD">
        <w:fldChar w:fldCharType="end"/>
      </w:r>
      <w:r w:rsidRPr="000D4352">
        <w:t>. Some other scientists and geographers like Posidonius and Ptolemy revisited the Greeks’ arguments and</w:t>
      </w:r>
      <w:r>
        <w:t xml:space="preserve"> came up with the argument that the Earth is spherical.  </w:t>
      </w:r>
    </w:p>
    <w:p w14:paraId="17583FF9" w14:textId="77777777" w:rsidR="000D4352" w:rsidRDefault="00452A49" w:rsidP="0012614E">
      <w:r>
        <w:rPr>
          <w:rStyle w:val="Heading2Char"/>
        </w:rPr>
        <w:t>How</w:t>
      </w:r>
      <w:r w:rsidRPr="00D247BB">
        <w:rPr>
          <w:rStyle w:val="Heading2Char"/>
        </w:rPr>
        <w:t xml:space="preserve"> the Earth is </w:t>
      </w:r>
      <w:r>
        <w:rPr>
          <w:rStyle w:val="Heading2Char"/>
        </w:rPr>
        <w:t>flat</w:t>
      </w:r>
      <w:r w:rsidRPr="00D247BB">
        <w:rPr>
          <w:rStyle w:val="Heading2Char"/>
        </w:rPr>
        <w:t>?</w:t>
      </w:r>
      <w:r w:rsidR="00AD7B9D">
        <w:rPr>
          <w:rStyle w:val="Heading2Char"/>
        </w:rPr>
        <w:t xml:space="preserve"> </w:t>
      </w:r>
      <w:r w:rsidR="00AD7B9D" w:rsidRPr="00A72D42">
        <w:t>Contrary to what has been put forward till today, the flat Earthers present to the world a whole new conceptualization. For them, Earth is just a simple hanging disk. The edges of which are taken cared</w:t>
      </w:r>
      <w:r w:rsidR="004754DA">
        <w:t xml:space="preserve"> of</w:t>
      </w:r>
      <w:r w:rsidR="00AD7B9D" w:rsidRPr="00A72D42">
        <w:t xml:space="preserve"> by the Antarctic. The flat Earthers have arranged themselves as a campaign; for them</w:t>
      </w:r>
      <w:r w:rsidR="004754DA">
        <w:t>,</w:t>
      </w:r>
      <w:r w:rsidR="00AD7B9D" w:rsidRPr="00A72D42">
        <w:t xml:space="preserve"> the idea of being a globe is just ordinary and is </w:t>
      </w:r>
      <w:r w:rsidR="00A72D42" w:rsidRPr="00A72D42">
        <w:t>nothing</w:t>
      </w:r>
      <w:r w:rsidR="00AD7B9D" w:rsidRPr="00A72D42">
        <w:t xml:space="preserve"> more than another way </w:t>
      </w:r>
      <w:r w:rsidR="00A72D42">
        <w:t>of grasping the control of resources. In history, this idea first appeared in the Greek philosophy of Pythagoras</w:t>
      </w:r>
      <w:r w:rsidR="009E1CAD">
        <w:t xml:space="preserve"> </w:t>
      </w:r>
      <w:r w:rsidR="009E1CAD">
        <w:fldChar w:fldCharType="begin"/>
      </w:r>
      <w:r w:rsidR="009E1CAD">
        <w:instrText xml:space="preserve"> ADDIN ZOTERO_ITEM CSL_CITATION {"citationID":"YiRZ9txz","properties":{"formattedCitation":"(Mintzberg, 2017)","plainCitation":"(Mintzberg, 2017)","noteIndex":0},"citationItems":[{"id":717,"uris":["http://zotero.org/users/local/s8f0QVnP/items/NZCCU8MH"],"uri":["http://zotero.org/users/local/s8f0QVnP/items/NZCCU8MH"],"itemData":{"id":717,"type":"chapter","title":"Developing theory about the development of theory","container-title":"Handbook of Middle Management Strategy Process Research","publisher":"Edward Elgar Publishing","source":"Google Scholar","author":[{"family":"Mintzberg","given":"Henry"}],"issued":{"date-parts":[["2017"]]}}}],"schema":"https://github.com/citation-style-language/schema/raw/master/csl-citation.json"} </w:instrText>
      </w:r>
      <w:r w:rsidR="009E1CAD">
        <w:fldChar w:fldCharType="separate"/>
      </w:r>
      <w:r w:rsidR="009E1CAD" w:rsidRPr="009E1CAD">
        <w:rPr>
          <w:rFonts w:ascii="Times New Roman" w:hAnsi="Times New Roman" w:cs="Times New Roman"/>
        </w:rPr>
        <w:t>(Mintzberg, 2017)</w:t>
      </w:r>
      <w:r w:rsidR="009E1CAD">
        <w:fldChar w:fldCharType="end"/>
      </w:r>
      <w:r w:rsidR="00A72D42">
        <w:t>. Some also believe that Pre- Socrates</w:t>
      </w:r>
      <w:r w:rsidR="004754DA">
        <w:t>'</w:t>
      </w:r>
      <w:r w:rsidR="00A72D42">
        <w:t xml:space="preserve"> time people </w:t>
      </w:r>
      <w:r w:rsidR="00E20087">
        <w:t xml:space="preserve">were of the same belief that Earth is </w:t>
      </w:r>
      <w:r w:rsidR="00870DAD">
        <w:t xml:space="preserve">flat. However, in modern history, the historical myth came into the limelight in </w:t>
      </w:r>
      <w:r w:rsidR="004754DA">
        <w:t xml:space="preserve">the </w:t>
      </w:r>
      <w:r w:rsidR="00870DAD">
        <w:t>19</w:t>
      </w:r>
      <w:r w:rsidR="00870DAD" w:rsidRPr="00870DAD">
        <w:rPr>
          <w:vertAlign w:val="superscript"/>
        </w:rPr>
        <w:t>th</w:t>
      </w:r>
      <w:r w:rsidR="00870DAD">
        <w:t xml:space="preserve"> century. This myth was brought forward based on the </w:t>
      </w:r>
      <w:r w:rsidR="00870DAD">
        <w:lastRenderedPageBreak/>
        <w:t xml:space="preserve">findings of the cosmological doctrine of the </w:t>
      </w:r>
      <w:r w:rsidR="004754DA">
        <w:t>Middle</w:t>
      </w:r>
      <w:r w:rsidR="00870DAD">
        <w:t xml:space="preserve"> Ages. Washington Irving, who was the prominent forebearer of this idea, maintained that Columbus had to propagate the idea of global Earth, for the reason that he needed permission for the voyage. William Draper and Dickson White are some other propagators of this idea</w:t>
      </w:r>
      <w:r w:rsidR="009E1CAD">
        <w:t xml:space="preserve"> </w:t>
      </w:r>
      <w:r w:rsidR="009E1CAD">
        <w:fldChar w:fldCharType="begin"/>
      </w:r>
      <w:r w:rsidR="009E1CAD">
        <w:instrText xml:space="preserve"> ADDIN ZOTERO_ITEM CSL_CITATION {"citationID":"AMkkqYdt","properties":{"formattedCitation":"(Mintzberg, 2017)","plainCitation":"(Mintzberg, 2017)","noteIndex":0},"citationItems":[{"id":717,"uris":["http://zotero.org/users/local/s8f0QVnP/items/NZCCU8MH"],"uri":["http://zotero.org/users/local/s8f0QVnP/items/NZCCU8MH"],"itemData":{"id":717,"type":"chapter","title":"Developing theory about the development of theory","container-title":"Handbook of Middle Management Strategy Process Research","publisher":"Edward Elgar Publishing","source":"Google Scholar","author":[{"family":"Mintzberg","given":"Henry"}],"issued":{"date-parts":[["2017"]]}}}],"schema":"https://github.com/citation-style-language/schema/raw/master/csl-citation.json"} </w:instrText>
      </w:r>
      <w:r w:rsidR="009E1CAD">
        <w:fldChar w:fldCharType="separate"/>
      </w:r>
      <w:r w:rsidR="009E1CAD" w:rsidRPr="009E1CAD">
        <w:rPr>
          <w:rFonts w:ascii="Times New Roman" w:hAnsi="Times New Roman" w:cs="Times New Roman"/>
        </w:rPr>
        <w:t>(Mintzberg, 2017)</w:t>
      </w:r>
      <w:r w:rsidR="009E1CAD">
        <w:fldChar w:fldCharType="end"/>
      </w:r>
      <w:r w:rsidR="00870DAD">
        <w:t xml:space="preserve">. However, from this period of time and onwards, the flat Earthers started associating this idea to the religion. Those who had been associated </w:t>
      </w:r>
      <w:r w:rsidR="004754DA">
        <w:t>with</w:t>
      </w:r>
      <w:r w:rsidR="00870DAD">
        <w:t xml:space="preserve"> the Flat Earth movement cite different phenomen</w:t>
      </w:r>
      <w:r w:rsidR="004754DA">
        <w:t>a</w:t>
      </w:r>
      <w:r w:rsidR="00870DAD">
        <w:t xml:space="preserve"> to prove their point of view. The most famous remains the example of </w:t>
      </w:r>
      <w:r w:rsidR="004754DA">
        <w:t xml:space="preserve">the </w:t>
      </w:r>
      <w:r w:rsidR="00870DAD">
        <w:t>lighthouse, which they believe appear</w:t>
      </w:r>
      <w:r w:rsidR="004754DA">
        <w:t>s</w:t>
      </w:r>
      <w:r w:rsidR="00870DAD">
        <w:t xml:space="preserve"> in the same measurement, irrespective of how far one moves away from it</w:t>
      </w:r>
      <w:r w:rsidR="009E1CAD">
        <w:t xml:space="preserve"> </w:t>
      </w:r>
      <w:r w:rsidR="009E1CAD">
        <w:fldChar w:fldCharType="begin"/>
      </w:r>
      <w:r w:rsidR="009E1CAD">
        <w:instrText xml:space="preserve"> ADDIN ZOTERO_ITEM CSL_CITATION {"citationID":"FLmtROeW","properties":{"formattedCitation":"(MSFC, 2015)","plainCitation":"(MSFC, 2015)","noteIndex":0},"citationItems":[{"id":715,"uris":["http://zotero.org/users/local/s8f0QVnP/items/YAQ3N6GX"],"uri":["http://zotero.org/users/local/s8f0QVnP/items/YAQ3N6GX"],"itemData":{"id":715,"type":"webpage","title":"What Is Earth?","container-title":"NASA","abstract":"Planet Earth has an abundance of water that makes it unique and perfect for life to exist.","URL":"http://www.nasa.gov/audience/forstudents/5-8/features/nasa-knows/what-is-earth-58.html","language":"en","author":[{"family":"MSFC","given":"Jennifer Wall :"}],"issued":{"date-parts":[["2015",6,16]]},"accessed":{"date-parts":[["2019",10,17]]}}}],"schema":"https://github.com/citation-style-language/schema/raw/master/csl-citation.json"} </w:instrText>
      </w:r>
      <w:r w:rsidR="009E1CAD">
        <w:fldChar w:fldCharType="separate"/>
      </w:r>
      <w:r w:rsidR="009E1CAD" w:rsidRPr="009E1CAD">
        <w:rPr>
          <w:rFonts w:ascii="Times New Roman" w:hAnsi="Times New Roman" w:cs="Times New Roman"/>
        </w:rPr>
        <w:t>(MSFC, 2015)</w:t>
      </w:r>
      <w:r w:rsidR="009E1CAD">
        <w:fldChar w:fldCharType="end"/>
      </w:r>
      <w:r w:rsidR="00870DAD">
        <w:t xml:space="preserve">. </w:t>
      </w:r>
      <w:r w:rsidR="002A7FC1">
        <w:t xml:space="preserve">But interestingly, as like those who believe </w:t>
      </w:r>
      <w:r w:rsidR="004754DA">
        <w:t>i</w:t>
      </w:r>
      <w:r w:rsidR="002A7FC1">
        <w:t>n the spherical concept of Earth, remain largely fail to present the</w:t>
      </w:r>
      <w:r w:rsidR="0012614E">
        <w:t xml:space="preserve"> pictorial or imagery evidence of their claim.  </w:t>
      </w:r>
      <w:r w:rsidR="002A7FC1">
        <w:t xml:space="preserve">  </w:t>
      </w:r>
    </w:p>
    <w:p w14:paraId="2F9AFA44" w14:textId="77777777" w:rsidR="00C943EF" w:rsidRDefault="00452A49" w:rsidP="00F30512">
      <w:pPr>
        <w:pStyle w:val="Heading1"/>
      </w:pPr>
      <w:r>
        <w:t>Conclusion</w:t>
      </w:r>
    </w:p>
    <w:p w14:paraId="677FCF21" w14:textId="77777777" w:rsidR="009E1CAD" w:rsidRDefault="00452A49" w:rsidP="0012614E">
      <w:r>
        <w:t>In view of the facts presented above, it remains quite obvious which group hold</w:t>
      </w:r>
      <w:r w:rsidR="004754DA">
        <w:t>s</w:t>
      </w:r>
      <w:r>
        <w:t xml:space="preserve"> reasonable strength to validate its arguments. Contrary to the literary debate, both the flat Earthers and those who believe </w:t>
      </w:r>
      <w:r w:rsidR="004754DA">
        <w:t>i</w:t>
      </w:r>
      <w:r>
        <w:t xml:space="preserve">n </w:t>
      </w:r>
      <w:r w:rsidR="004754DA">
        <w:t xml:space="preserve">the </w:t>
      </w:r>
      <w:r>
        <w:t>spherical conceptualization of Earth have remain</w:t>
      </w:r>
      <w:r w:rsidR="004754DA">
        <w:t>ed to</w:t>
      </w:r>
      <w:r>
        <w:t xml:space="preserve"> fail to get the attention of masses. Flat Earthers think they are leading a campaign to reform the beliefs of peopl</w:t>
      </w:r>
      <w:r w:rsidR="00CB1206">
        <w:t xml:space="preserve">e, whereas others believe that their contribution is adding significant </w:t>
      </w:r>
      <w:r w:rsidR="0031726B">
        <w:t>knowledge to people’s mind</w:t>
      </w:r>
      <w:r w:rsidR="004754DA">
        <w:t>s</w:t>
      </w:r>
      <w:r w:rsidR="0031726B">
        <w:t>. The row between these both remains un</w:t>
      </w:r>
      <w:r w:rsidR="00D45075">
        <w:t xml:space="preserve">stoppable, as they have got the attention of media just in this period of Earth’s history. </w:t>
      </w:r>
    </w:p>
    <w:p w14:paraId="2D3A0952" w14:textId="77777777" w:rsidR="009E1CAD" w:rsidRDefault="00452A49">
      <w:r>
        <w:br w:type="page"/>
      </w:r>
    </w:p>
    <w:p w14:paraId="26844A95" w14:textId="77777777" w:rsidR="0012614E" w:rsidRDefault="00452A49" w:rsidP="009E1CAD">
      <w:pPr>
        <w:pStyle w:val="Heading1"/>
      </w:pPr>
      <w:r>
        <w:lastRenderedPageBreak/>
        <w:t>References</w:t>
      </w:r>
    </w:p>
    <w:p w14:paraId="3C2E0E05" w14:textId="77777777" w:rsidR="009E1CAD" w:rsidRPr="009E1CAD" w:rsidRDefault="00452A49" w:rsidP="009E1CA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E1CAD">
        <w:rPr>
          <w:rFonts w:ascii="Times New Roman" w:hAnsi="Times New Roman" w:cs="Times New Roman"/>
        </w:rPr>
        <w:t xml:space="preserve">Cohen, J. (2016). The Earth is round (p&lt;. 05). </w:t>
      </w:r>
      <w:r w:rsidRPr="009E1CAD">
        <w:rPr>
          <w:rFonts w:ascii="Times New Roman" w:hAnsi="Times New Roman" w:cs="Times New Roman"/>
          <w:i/>
          <w:iCs/>
        </w:rPr>
        <w:t>What if there were no significance tests?</w:t>
      </w:r>
      <w:r w:rsidRPr="009E1CAD">
        <w:rPr>
          <w:rFonts w:ascii="Times New Roman" w:hAnsi="Times New Roman" w:cs="Times New Roman"/>
        </w:rPr>
        <w:t xml:space="preserve"> (pp. 69–82). Routledge.</w:t>
      </w:r>
    </w:p>
    <w:p w14:paraId="4DDCB221" w14:textId="77777777" w:rsidR="009E1CAD" w:rsidRPr="009E1CAD" w:rsidRDefault="00452A49" w:rsidP="009E1CAD">
      <w:pPr>
        <w:pStyle w:val="Bibliography"/>
        <w:rPr>
          <w:rFonts w:ascii="Times New Roman" w:hAnsi="Times New Roman" w:cs="Times New Roman"/>
        </w:rPr>
      </w:pPr>
      <w:r w:rsidRPr="009E1CAD">
        <w:rPr>
          <w:rFonts w:ascii="Times New Roman" w:hAnsi="Times New Roman" w:cs="Times New Roman"/>
        </w:rPr>
        <w:t xml:space="preserve">Marshall, P. (2015). </w:t>
      </w:r>
      <w:r w:rsidRPr="009E1CAD">
        <w:rPr>
          <w:rFonts w:ascii="Times New Roman" w:hAnsi="Times New Roman" w:cs="Times New Roman"/>
          <w:i/>
          <w:iCs/>
        </w:rPr>
        <w:t>Nature’s Web: Rethinking Our Place on Earth: Rethinking Our Place on Earth</w:t>
      </w:r>
      <w:r w:rsidRPr="009E1CAD">
        <w:rPr>
          <w:rFonts w:ascii="Times New Roman" w:hAnsi="Times New Roman" w:cs="Times New Roman"/>
        </w:rPr>
        <w:t>. Routledge.</w:t>
      </w:r>
    </w:p>
    <w:p w14:paraId="26AA6D70" w14:textId="77777777" w:rsidR="009E1CAD" w:rsidRPr="009E1CAD" w:rsidRDefault="00452A49" w:rsidP="009E1CAD">
      <w:pPr>
        <w:pStyle w:val="Bibliography"/>
        <w:rPr>
          <w:rFonts w:ascii="Times New Roman" w:hAnsi="Times New Roman" w:cs="Times New Roman"/>
        </w:rPr>
      </w:pPr>
      <w:r w:rsidRPr="009E1CAD">
        <w:rPr>
          <w:rFonts w:ascii="Times New Roman" w:hAnsi="Times New Roman" w:cs="Times New Roman"/>
        </w:rPr>
        <w:t xml:space="preserve">Mintzberg, H. (2017). Developing </w:t>
      </w:r>
      <w:r w:rsidR="004754DA">
        <w:rPr>
          <w:rFonts w:ascii="Times New Roman" w:hAnsi="Times New Roman" w:cs="Times New Roman"/>
        </w:rPr>
        <w:t xml:space="preserve">a </w:t>
      </w:r>
      <w:r w:rsidRPr="009E1CAD">
        <w:rPr>
          <w:rFonts w:ascii="Times New Roman" w:hAnsi="Times New Roman" w:cs="Times New Roman"/>
        </w:rPr>
        <w:t xml:space="preserve">theory about the development of theory. In </w:t>
      </w:r>
      <w:r w:rsidRPr="009E1CAD">
        <w:rPr>
          <w:rFonts w:ascii="Times New Roman" w:hAnsi="Times New Roman" w:cs="Times New Roman"/>
          <w:i/>
          <w:iCs/>
        </w:rPr>
        <w:t>Handbook of Middle Management Strategy Process Research</w:t>
      </w:r>
      <w:r w:rsidRPr="009E1CAD">
        <w:rPr>
          <w:rFonts w:ascii="Times New Roman" w:hAnsi="Times New Roman" w:cs="Times New Roman"/>
        </w:rPr>
        <w:t>. Edward Elgar Publishing.</w:t>
      </w:r>
    </w:p>
    <w:p w14:paraId="7335262B" w14:textId="77777777" w:rsidR="009E1CAD" w:rsidRPr="009E1CAD" w:rsidRDefault="00452A49" w:rsidP="009E1CAD">
      <w:pPr>
        <w:pStyle w:val="Bibliography"/>
        <w:rPr>
          <w:rFonts w:ascii="Times New Roman" w:hAnsi="Times New Roman" w:cs="Times New Roman"/>
        </w:rPr>
      </w:pPr>
      <w:r w:rsidRPr="009E1CAD">
        <w:rPr>
          <w:rFonts w:ascii="Times New Roman" w:hAnsi="Times New Roman" w:cs="Times New Roman"/>
        </w:rPr>
        <w:t>MSFC, J. W. : (2015, June 16). What Is Earth? Retrieved October 17, 2019, from NASA website: http://www.nasa.gov/audience/forstudents/5-8/features/nasa-knows/what-is-earth-58.html</w:t>
      </w:r>
    </w:p>
    <w:p w14:paraId="59064092" w14:textId="77777777" w:rsidR="009E1CAD" w:rsidRPr="009E1CAD" w:rsidRDefault="00452A49" w:rsidP="009E1CAD">
      <w:r>
        <w:fldChar w:fldCharType="end"/>
      </w:r>
    </w:p>
    <w:sectPr w:rsidR="009E1CAD" w:rsidRPr="009E1CA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0E4D0D" w14:textId="77777777" w:rsidR="00935533" w:rsidRDefault="00935533">
      <w:pPr>
        <w:spacing w:line="240" w:lineRule="auto"/>
      </w:pPr>
      <w:r>
        <w:separator/>
      </w:r>
    </w:p>
  </w:endnote>
  <w:endnote w:type="continuationSeparator" w:id="0">
    <w:p w14:paraId="128A43B8" w14:textId="77777777" w:rsidR="00935533" w:rsidRDefault="009355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CB5331" w14:textId="77777777" w:rsidR="00935533" w:rsidRDefault="00935533">
      <w:pPr>
        <w:spacing w:line="240" w:lineRule="auto"/>
      </w:pPr>
      <w:r>
        <w:separator/>
      </w:r>
    </w:p>
  </w:footnote>
  <w:footnote w:type="continuationSeparator" w:id="0">
    <w:p w14:paraId="6A3F4DAC" w14:textId="77777777" w:rsidR="00935533" w:rsidRDefault="0093553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62E73" w14:textId="77777777" w:rsidR="00E81978" w:rsidRDefault="00452A49">
    <w:pPr>
      <w:pStyle w:val="Header"/>
    </w:pPr>
    <w:r w:rsidRPr="00F80872">
      <w:rPr>
        <w:rStyle w:val="Strong"/>
      </w:rPr>
      <w:t xml:space="preserve"> </w:t>
    </w:r>
    <w:r w:rsidR="00C943EF">
      <w:rPr>
        <w:rStyle w:val="Strong"/>
      </w:rPr>
      <w:t>English</w:t>
    </w:r>
    <w:r w:rsidR="008D41FA" w:rsidRPr="008D41FA">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754DA">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BCE1B" w14:textId="77777777" w:rsidR="00E81978" w:rsidRDefault="00452A49">
    <w:pPr>
      <w:pStyle w:val="Header"/>
      <w:rPr>
        <w:rStyle w:val="Strong"/>
      </w:rPr>
    </w:pPr>
    <w:r>
      <w:t xml:space="preserve">English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754DA" w:rsidRPr="004754DA">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7AB1186"/>
    <w:multiLevelType w:val="hybridMultilevel"/>
    <w:tmpl w:val="698BC44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3C78071E"/>
    <w:multiLevelType w:val="multilevel"/>
    <w:tmpl w:val="8E5E2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2417CC6"/>
    <w:multiLevelType w:val="hybridMultilevel"/>
    <w:tmpl w:val="23D4C946"/>
    <w:lvl w:ilvl="0" w:tplc="FE940804">
      <w:start w:val="1"/>
      <w:numFmt w:val="bullet"/>
      <w:lvlText w:val=""/>
      <w:lvlJc w:val="left"/>
      <w:pPr>
        <w:ind w:left="720" w:hanging="360"/>
      </w:pPr>
      <w:rPr>
        <w:rFonts w:ascii="Symbol" w:hAnsi="Symbol" w:hint="default"/>
      </w:rPr>
    </w:lvl>
    <w:lvl w:ilvl="1" w:tplc="DCDEB79E" w:tentative="1">
      <w:start w:val="1"/>
      <w:numFmt w:val="bullet"/>
      <w:lvlText w:val="o"/>
      <w:lvlJc w:val="left"/>
      <w:pPr>
        <w:ind w:left="1440" w:hanging="360"/>
      </w:pPr>
      <w:rPr>
        <w:rFonts w:ascii="Courier New" w:hAnsi="Courier New" w:cs="Courier New" w:hint="default"/>
      </w:rPr>
    </w:lvl>
    <w:lvl w:ilvl="2" w:tplc="B9CA0938" w:tentative="1">
      <w:start w:val="1"/>
      <w:numFmt w:val="bullet"/>
      <w:lvlText w:val=""/>
      <w:lvlJc w:val="left"/>
      <w:pPr>
        <w:ind w:left="2160" w:hanging="360"/>
      </w:pPr>
      <w:rPr>
        <w:rFonts w:ascii="Wingdings" w:hAnsi="Wingdings" w:hint="default"/>
      </w:rPr>
    </w:lvl>
    <w:lvl w:ilvl="3" w:tplc="2188B2EA" w:tentative="1">
      <w:start w:val="1"/>
      <w:numFmt w:val="bullet"/>
      <w:lvlText w:val=""/>
      <w:lvlJc w:val="left"/>
      <w:pPr>
        <w:ind w:left="2880" w:hanging="360"/>
      </w:pPr>
      <w:rPr>
        <w:rFonts w:ascii="Symbol" w:hAnsi="Symbol" w:hint="default"/>
      </w:rPr>
    </w:lvl>
    <w:lvl w:ilvl="4" w:tplc="3CA05974" w:tentative="1">
      <w:start w:val="1"/>
      <w:numFmt w:val="bullet"/>
      <w:lvlText w:val="o"/>
      <w:lvlJc w:val="left"/>
      <w:pPr>
        <w:ind w:left="3600" w:hanging="360"/>
      </w:pPr>
      <w:rPr>
        <w:rFonts w:ascii="Courier New" w:hAnsi="Courier New" w:cs="Courier New" w:hint="default"/>
      </w:rPr>
    </w:lvl>
    <w:lvl w:ilvl="5" w:tplc="3D66FF08" w:tentative="1">
      <w:start w:val="1"/>
      <w:numFmt w:val="bullet"/>
      <w:lvlText w:val=""/>
      <w:lvlJc w:val="left"/>
      <w:pPr>
        <w:ind w:left="4320" w:hanging="360"/>
      </w:pPr>
      <w:rPr>
        <w:rFonts w:ascii="Wingdings" w:hAnsi="Wingdings" w:hint="default"/>
      </w:rPr>
    </w:lvl>
    <w:lvl w:ilvl="6" w:tplc="8E2816BE" w:tentative="1">
      <w:start w:val="1"/>
      <w:numFmt w:val="bullet"/>
      <w:lvlText w:val=""/>
      <w:lvlJc w:val="left"/>
      <w:pPr>
        <w:ind w:left="5040" w:hanging="360"/>
      </w:pPr>
      <w:rPr>
        <w:rFonts w:ascii="Symbol" w:hAnsi="Symbol" w:hint="default"/>
      </w:rPr>
    </w:lvl>
    <w:lvl w:ilvl="7" w:tplc="FD4A8F36" w:tentative="1">
      <w:start w:val="1"/>
      <w:numFmt w:val="bullet"/>
      <w:lvlText w:val="o"/>
      <w:lvlJc w:val="left"/>
      <w:pPr>
        <w:ind w:left="5760" w:hanging="360"/>
      </w:pPr>
      <w:rPr>
        <w:rFonts w:ascii="Courier New" w:hAnsi="Courier New" w:cs="Courier New" w:hint="default"/>
      </w:rPr>
    </w:lvl>
    <w:lvl w:ilvl="8" w:tplc="7D861F64"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11"/>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qQUAjCeLQCwAAAA="/>
  </w:docVars>
  <w:rsids>
    <w:rsidRoot w:val="005C39B5"/>
    <w:rsid w:val="00002B29"/>
    <w:rsid w:val="00063733"/>
    <w:rsid w:val="00086E9E"/>
    <w:rsid w:val="000A3398"/>
    <w:rsid w:val="000A40AE"/>
    <w:rsid w:val="000C1F77"/>
    <w:rsid w:val="000C66DC"/>
    <w:rsid w:val="000D1FD0"/>
    <w:rsid w:val="000D2DA6"/>
    <w:rsid w:val="000D3F41"/>
    <w:rsid w:val="000D4352"/>
    <w:rsid w:val="000E04F4"/>
    <w:rsid w:val="001043B6"/>
    <w:rsid w:val="00120D8C"/>
    <w:rsid w:val="0012614E"/>
    <w:rsid w:val="00156E81"/>
    <w:rsid w:val="001702BC"/>
    <w:rsid w:val="00171DBC"/>
    <w:rsid w:val="001C7E7A"/>
    <w:rsid w:val="001D3AEE"/>
    <w:rsid w:val="00235295"/>
    <w:rsid w:val="002513E9"/>
    <w:rsid w:val="00265074"/>
    <w:rsid w:val="00295816"/>
    <w:rsid w:val="00296FED"/>
    <w:rsid w:val="002A1132"/>
    <w:rsid w:val="002A7FC1"/>
    <w:rsid w:val="002C1317"/>
    <w:rsid w:val="0031726B"/>
    <w:rsid w:val="00355DCA"/>
    <w:rsid w:val="00386E26"/>
    <w:rsid w:val="003A2692"/>
    <w:rsid w:val="003C2491"/>
    <w:rsid w:val="003D66CB"/>
    <w:rsid w:val="003F5409"/>
    <w:rsid w:val="003F5C61"/>
    <w:rsid w:val="004160C9"/>
    <w:rsid w:val="00433274"/>
    <w:rsid w:val="00445E12"/>
    <w:rsid w:val="00452A49"/>
    <w:rsid w:val="00461BA3"/>
    <w:rsid w:val="0046629C"/>
    <w:rsid w:val="004724D7"/>
    <w:rsid w:val="004754DA"/>
    <w:rsid w:val="00484DF8"/>
    <w:rsid w:val="00492655"/>
    <w:rsid w:val="004936D6"/>
    <w:rsid w:val="0053467A"/>
    <w:rsid w:val="0054276E"/>
    <w:rsid w:val="00551A02"/>
    <w:rsid w:val="005534FA"/>
    <w:rsid w:val="005565B4"/>
    <w:rsid w:val="005B3A43"/>
    <w:rsid w:val="005C39B5"/>
    <w:rsid w:val="005D3A03"/>
    <w:rsid w:val="005E111A"/>
    <w:rsid w:val="005E5CCF"/>
    <w:rsid w:val="005E6AF9"/>
    <w:rsid w:val="005F6BDF"/>
    <w:rsid w:val="00623034"/>
    <w:rsid w:val="006A4D34"/>
    <w:rsid w:val="006D33BA"/>
    <w:rsid w:val="00764E3C"/>
    <w:rsid w:val="00797F6D"/>
    <w:rsid w:val="007B1C5D"/>
    <w:rsid w:val="008002C0"/>
    <w:rsid w:val="00825E63"/>
    <w:rsid w:val="00870DAD"/>
    <w:rsid w:val="00892E6C"/>
    <w:rsid w:val="008A2EC2"/>
    <w:rsid w:val="008A35A3"/>
    <w:rsid w:val="008B0E56"/>
    <w:rsid w:val="008C5323"/>
    <w:rsid w:val="008D41FA"/>
    <w:rsid w:val="008D477A"/>
    <w:rsid w:val="008D5F9A"/>
    <w:rsid w:val="008E036B"/>
    <w:rsid w:val="008E0F8D"/>
    <w:rsid w:val="008E3AC1"/>
    <w:rsid w:val="008E5AE2"/>
    <w:rsid w:val="00906227"/>
    <w:rsid w:val="0092014B"/>
    <w:rsid w:val="009223E3"/>
    <w:rsid w:val="00935533"/>
    <w:rsid w:val="00945A71"/>
    <w:rsid w:val="009A6A3B"/>
    <w:rsid w:val="009C2EAC"/>
    <w:rsid w:val="009E1CAD"/>
    <w:rsid w:val="00A57C5A"/>
    <w:rsid w:val="00A72D42"/>
    <w:rsid w:val="00A92A6B"/>
    <w:rsid w:val="00AC362E"/>
    <w:rsid w:val="00AD7B9D"/>
    <w:rsid w:val="00B05E49"/>
    <w:rsid w:val="00B32F53"/>
    <w:rsid w:val="00B4615C"/>
    <w:rsid w:val="00B566CC"/>
    <w:rsid w:val="00B823AA"/>
    <w:rsid w:val="00BA45DB"/>
    <w:rsid w:val="00BF4184"/>
    <w:rsid w:val="00C0601E"/>
    <w:rsid w:val="00C31D30"/>
    <w:rsid w:val="00C32C5C"/>
    <w:rsid w:val="00C370BD"/>
    <w:rsid w:val="00C62107"/>
    <w:rsid w:val="00C82288"/>
    <w:rsid w:val="00C943EF"/>
    <w:rsid w:val="00C97C01"/>
    <w:rsid w:val="00CB10EB"/>
    <w:rsid w:val="00CB1206"/>
    <w:rsid w:val="00CD6E39"/>
    <w:rsid w:val="00CF2711"/>
    <w:rsid w:val="00CF6E91"/>
    <w:rsid w:val="00D151D3"/>
    <w:rsid w:val="00D247BB"/>
    <w:rsid w:val="00D30337"/>
    <w:rsid w:val="00D343E0"/>
    <w:rsid w:val="00D36A91"/>
    <w:rsid w:val="00D45075"/>
    <w:rsid w:val="00D73CF9"/>
    <w:rsid w:val="00D85B68"/>
    <w:rsid w:val="00E20087"/>
    <w:rsid w:val="00E258A7"/>
    <w:rsid w:val="00E6004D"/>
    <w:rsid w:val="00E718C9"/>
    <w:rsid w:val="00E76E2A"/>
    <w:rsid w:val="00E80570"/>
    <w:rsid w:val="00E81978"/>
    <w:rsid w:val="00E93155"/>
    <w:rsid w:val="00E94E64"/>
    <w:rsid w:val="00E96000"/>
    <w:rsid w:val="00E979DD"/>
    <w:rsid w:val="00EC0FBF"/>
    <w:rsid w:val="00EC2620"/>
    <w:rsid w:val="00EC34BA"/>
    <w:rsid w:val="00EC54E4"/>
    <w:rsid w:val="00EE5314"/>
    <w:rsid w:val="00F30512"/>
    <w:rsid w:val="00F36130"/>
    <w:rsid w:val="00F379B7"/>
    <w:rsid w:val="00F525FA"/>
    <w:rsid w:val="00F66B7B"/>
    <w:rsid w:val="00F805B1"/>
    <w:rsid w:val="00F80872"/>
    <w:rsid w:val="00F82768"/>
    <w:rsid w:val="00FA159E"/>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C15E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8A2EC2"/>
    <w:rPr>
      <w:color w:val="0000FF"/>
      <w:u w:val="single"/>
    </w:rPr>
  </w:style>
  <w:style w:type="paragraph" w:customStyle="1" w:styleId="Default">
    <w:name w:val="Default"/>
    <w:rsid w:val="008A35A3"/>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791</Words>
  <Characters>10211</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7T13:06:00Z</dcterms:created>
  <dcterms:modified xsi:type="dcterms:W3CDTF">2019-10-17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jbooQs7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